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Pr="00CE0389">
        <w:rPr>
          <w:rStyle w:val="FootnoteReference"/>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783775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w:t>
      </w:r>
      <w:r w:rsidR="00E641B3">
        <w:rPr>
          <w:rFonts w:ascii="Times New Roman" w:eastAsia="Yu Mincho" w:hAnsi="Times New Roman" w:cs="Times New Roman"/>
          <w:sz w:val="24"/>
          <w:szCs w:val="24"/>
          <w:lang w:eastAsia="ja-JP"/>
        </w:rPr>
        <w:t xml:space="preserve">separate </w:t>
      </w:r>
      <w:r w:rsidR="006A5644">
        <w:rPr>
          <w:rFonts w:ascii="Times New Roman" w:eastAsia="Yu Mincho" w:hAnsi="Times New Roman" w:cs="Times New Roman"/>
          <w:sz w:val="24"/>
          <w:szCs w:val="24"/>
          <w:lang w:eastAsia="ja-JP"/>
        </w:rPr>
        <w:t>data sources of</w:t>
      </w:r>
      <w:r>
        <w:rPr>
          <w:rFonts w:ascii="Times New Roman" w:eastAsia="Yu Mincho" w:hAnsi="Times New Roman" w:cs="Times New Roman"/>
          <w:sz w:val="24"/>
          <w:szCs w:val="24"/>
          <w:lang w:eastAsia="ja-JP"/>
        </w:rPr>
        <w:t xml:space="preserve"> schedule and real-time vehicle </w:t>
      </w:r>
      <w:r w:rsidR="006A5644">
        <w:rPr>
          <w:rFonts w:ascii="Times New Roman" w:eastAsia="Yu Mincho" w:hAnsi="Times New Roman" w:cs="Times New Roman"/>
          <w:sz w:val="24"/>
          <w:szCs w:val="24"/>
          <w:lang w:eastAsia="ja-JP"/>
        </w:rPr>
        <w:t>information: General Transit Feed Specification (GTFS) and Automatic Passenger Counter (APC) data</w:t>
      </w:r>
      <w:r>
        <w:rPr>
          <w:rFonts w:ascii="Times New Roman" w:eastAsia="Yu Mincho" w:hAnsi="Times New Roman" w:cs="Times New Roman"/>
          <w:sz w:val="24"/>
          <w:szCs w:val="24"/>
          <w:lang w:eastAsia="ja-JP"/>
        </w:rPr>
        <w:t xml:space="preserve">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4204CE" w:rsidRPr="00B2180D">
        <w:rPr>
          <w:rFonts w:ascii="Times New Roman" w:eastAsia="Yu Mincho" w:hAnsi="Times New Roman" w:cs="Times New Roman"/>
          <w:sz w:val="24"/>
          <w:szCs w:val="24"/>
          <w:highlight w:val="yellow"/>
          <w:lang w:eastAsia="ja-JP"/>
        </w:rPr>
        <w:t xml:space="preserve">We furthermore compare the results derived from different datasets and prove the risk to underestimate </w:t>
      </w:r>
      <w:r w:rsidR="00F91B00" w:rsidRPr="00B2180D">
        <w:rPr>
          <w:rFonts w:ascii="Times New Roman" w:eastAsia="Yu Mincho" w:hAnsi="Times New Roman" w:cs="Times New Roman"/>
          <w:sz w:val="24"/>
          <w:szCs w:val="24"/>
          <w:highlight w:val="yellow"/>
          <w:lang w:eastAsia="ja-JP"/>
        </w:rPr>
        <w:t>the</w:t>
      </w:r>
      <w:r w:rsidR="004204CE" w:rsidRPr="00B2180D">
        <w:rPr>
          <w:rFonts w:ascii="Times New Roman" w:eastAsia="Yu Mincho" w:hAnsi="Times New Roman" w:cs="Times New Roman"/>
          <w:sz w:val="24"/>
          <w:szCs w:val="24"/>
          <w:highlight w:val="yellow"/>
          <w:lang w:eastAsia="ja-JP"/>
        </w:rPr>
        <w:t xml:space="preserve"> indexes with only GTFS data source</w:t>
      </w:r>
      <w:r w:rsidR="004204CE" w:rsidRPr="00B2180D">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DBLs) on the overall transfer performance and different types of transfers. We also conclude that it is more effective to control delay, instead of synchronization, to reduce transit user’s total time penalty.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bookmarkStart w:id="0" w:name="_GoBack"/>
      <w:bookmarkEnd w:id="0"/>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1"/>
      <w:r>
        <w:rPr>
          <w:rFonts w:ascii="Times New Roman" w:eastAsia="Yu Mincho" w:hAnsi="Times New Roman" w:cs="Times New Roman"/>
          <w:b/>
          <w:sz w:val="24"/>
          <w:szCs w:val="24"/>
          <w:lang w:eastAsia="ja-JP"/>
        </w:rPr>
        <w:t>Literature review</w:t>
      </w:r>
      <w:commentRangeEnd w:id="1"/>
      <w:r w:rsidR="00FC445C">
        <w:rPr>
          <w:rStyle w:val="CommentReference"/>
        </w:rPr>
        <w:commentReference w:id="1"/>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w:t>
      </w:r>
      <w:r>
        <w:rPr>
          <w:rFonts w:ascii="Times New Roman" w:eastAsia="Yu Mincho" w:hAnsi="Times New Roman" w:cs="Times New Roman"/>
          <w:sz w:val="24"/>
          <w:szCs w:val="24"/>
          <w:lang w:eastAsia="ja-JP"/>
        </w:rPr>
        <w:lastRenderedPageBreak/>
        <w:t xml:space="preserve">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2"/>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2"/>
      <w:r w:rsidR="001A19D6">
        <w:rPr>
          <w:rStyle w:val="CommentReference"/>
        </w:rPr>
        <w:commentReference w:id="2"/>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w:t>
      </w:r>
      <w:r>
        <w:rPr>
          <w:rFonts w:ascii="Times New Roman" w:eastAsia="Yu Mincho" w:hAnsi="Times New Roman" w:cs="Times New Roman"/>
          <w:sz w:val="24"/>
          <w:szCs w:val="24"/>
          <w:lang w:eastAsia="ja-JP"/>
        </w:rPr>
        <w:lastRenderedPageBreak/>
        <w:t>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based on Pareto-optimal theory and conducted a case study in Helsinki, Finland. The paper calculated pre-journey waiting time, journey duration, and number of required transfers for all Pareto-optimal </w:t>
      </w:r>
      <w:r w:rsidR="00491109">
        <w:rPr>
          <w:rFonts w:ascii="Times New Roman" w:eastAsia="Yu Mincho" w:hAnsi="Times New Roman" w:cs="Times New Roman"/>
          <w:sz w:val="24"/>
          <w:szCs w:val="24"/>
          <w:lang w:eastAsia="ja-JP"/>
        </w:rPr>
        <w:lastRenderedPageBreak/>
        <w:t>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3CE1D863" w:rsidR="00491109" w:rsidRDefault="009946DE"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However, 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sidR="00B66BD0">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sidR="00B66BD0">
        <w:rPr>
          <w:rFonts w:ascii="Times New Roman" w:hAnsi="Times New Roman" w:cs="Times New Roman"/>
          <w:sz w:val="24"/>
          <w:szCs w:val="24"/>
        </w:rPr>
        <w:t xml:space="preserve"> problems using the 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786A5081"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w:t>
      </w:r>
      <w:r w:rsidR="00CE0389">
        <w:rPr>
          <w:rFonts w:ascii="Times New Roman" w:eastAsia="Yu Mincho" w:hAnsi="Times New Roman" w:cs="Times New Roman"/>
          <w:sz w:val="24"/>
          <w:szCs w:val="24"/>
          <w:lang w:eastAsia="ja-JP"/>
        </w:rPr>
        <w:t>may be</w:t>
      </w:r>
      <w:r w:rsidR="00EA6DE5">
        <w:rPr>
          <w:rFonts w:ascii="Times New Roman" w:eastAsia="Yu Mincho" w:hAnsi="Times New Roman" w:cs="Times New Roman"/>
          <w:sz w:val="24"/>
          <w:szCs w:val="24"/>
          <w:lang w:eastAsia="ja-JP"/>
        </w:rPr>
        <w:t xml:space="preserve">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4716B49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E11859">
        <w:rPr>
          <w:rFonts w:ascii="Times New Roman" w:hAnsi="Times New Roman" w:cs="Times New Roman"/>
          <w:sz w:val="24"/>
          <w:szCs w:val="24"/>
        </w:rPr>
        <w:t>W</w:t>
      </w:r>
      <w:r w:rsidR="00B53413">
        <w:rPr>
          <w:rFonts w:ascii="Times New Roman" w:eastAsia="Yu Mincho" w:hAnsi="Times New Roman" w:cs="Times New Roman"/>
          <w:sz w:val="24"/>
          <w:szCs w:val="24"/>
          <w:lang w:eastAsia="ja-JP"/>
        </w:rPr>
        <w:t xml:space="preserve">e will calculate the results with 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894FD7">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6"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7"/>
      <w:commentRangeStart w:id="8"/>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7"/>
      <w:r w:rsidR="00CC63C1">
        <w:rPr>
          <w:rStyle w:val="CommentReference"/>
        </w:rPr>
        <w:commentReference w:id="7"/>
      </w:r>
      <w:commentRangeEnd w:id="8"/>
      <w:r w:rsidR="00542F21">
        <w:rPr>
          <w:rStyle w:val="CommentReference"/>
        </w:rPr>
        <w:commentReference w:id="8"/>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data. Theoretically, any two trips at two stops which are proximal enough for users to </w:t>
      </w:r>
      <w:r>
        <w:rPr>
          <w:rFonts w:ascii="Times New Roman" w:hAnsi="Times New Roman" w:cs="Times New Roman"/>
          <w:sz w:val="24"/>
          <w:szCs w:val="24"/>
        </w:rPr>
        <w:lastRenderedPageBreak/>
        <w:t>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894FD7"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B4B07B2"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00C99">
        <w:rPr>
          <w:rFonts w:ascii="Times New Roman" w:hAnsi="Times New Roman" w:cs="Times New Roman"/>
          <w:sz w:val="24"/>
          <w:szCs w:val="24"/>
        </w:rPr>
        <w:t xml:space="preserve"> and the scale</w:t>
      </w:r>
      <w:r w:rsidR="00111A7C">
        <w:rPr>
          <w:rFonts w:ascii="Times New Roman" w:hAnsi="Times New Roman" w:cs="Times New Roman"/>
          <w:sz w:val="24"/>
          <w:szCs w:val="24"/>
        </w:rPr>
        <w:t xml:space="preserve"> can be versatile</w:t>
      </w:r>
      <w:r w:rsidR="00FF6BE7" w:rsidRPr="00A563CC">
        <w:rPr>
          <w:rFonts w:ascii="Times New Roman" w:hAnsi="Times New Roman" w:cs="Times New Roman"/>
          <w:sz w:val="24"/>
          <w:szCs w:val="24"/>
        </w:rPr>
        <w:t>.</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11" w:name="_Ref21090870"/>
      <w:r>
        <w:t xml:space="preserve">Figure </w:t>
      </w:r>
      <w:fldSimple w:instr=" SEQ Figure \* ARABIC ">
        <w:r>
          <w:rPr>
            <w:noProof/>
          </w:rPr>
          <w:t>4</w:t>
        </w:r>
      </w:fldSimple>
      <w:bookmarkEnd w:id="11"/>
      <w:r>
        <w:t xml:space="preserve"> Ratio of matching records from GTFS to APC database</w:t>
      </w:r>
    </w:p>
    <w:p w14:paraId="0018DC39" w14:textId="255D5A16"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9DC738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2" w:name="_Ref21002757"/>
      <w:bookmarkStart w:id="13" w:name="_Ref21002746"/>
      <w:r>
        <w:lastRenderedPageBreak/>
        <w:t xml:space="preserve">Table </w:t>
      </w:r>
      <w:fldSimple w:instr=" SEQ Table \* ARABIC ">
        <w:r>
          <w:rPr>
            <w:noProof/>
          </w:rPr>
          <w:t>1</w:t>
        </w:r>
      </w:fldSimple>
      <w:bookmarkEnd w:id="12"/>
      <w:r>
        <w:t xml:space="preserve"> the mean and standard deviation of transfer risk and total time penalty</w:t>
      </w:r>
      <w:bookmarkEnd w:id="13"/>
      <w:r w:rsidR="008C4628">
        <w:t xml:space="preserve"> for all transfers in the COTA system</w:t>
      </w:r>
    </w:p>
    <w:p w14:paraId="3DE2FCE9" w14:textId="0B621171"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1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p>
    <w:p w14:paraId="52D67752" w14:textId="0B94B31F" w:rsidR="00491109" w:rsidRDefault="00040504" w:rsidP="00491109">
      <w:pPr>
        <w:keepNext/>
        <w:spacing w:line="240" w:lineRule="auto"/>
        <w:jc w:val="center"/>
      </w:pPr>
      <w:r>
        <w:rPr>
          <w:noProof/>
        </w:rPr>
        <w:lastRenderedPageBreak/>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Weekday TR and ATTP Trend Chart in 2018.</w:t>
      </w:r>
    </w:p>
    <w:p w14:paraId="37E914ED" w14:textId="17C5E5D0"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3ADFBB89" w:rsidR="00C6452A" w:rsidRDefault="000432C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s f</w:t>
      </w:r>
      <w:r w:rsidR="000829EC">
        <w:rPr>
          <w:rFonts w:ascii="Times New Roman" w:eastAsia="Yu Mincho" w:hAnsi="Times New Roman" w:cs="Times New Roman"/>
          <w:sz w:val="24"/>
          <w:szCs w:val="24"/>
          <w:lang w:eastAsia="ja-JP"/>
        </w:rPr>
        <w:t xml:space="preserve">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 MERGEFORMAT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lthough both results share highly identical spatiotemporal pattern,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lastRenderedPageBreak/>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Hourly TR and ATTP Trend Chart.</w:t>
      </w:r>
    </w:p>
    <w:p w14:paraId="790BB41B" w14:textId="35BFE8C3" w:rsidR="005566A1" w:rsidRDefault="00A156CF" w:rsidP="005566A1">
      <w:pPr>
        <w:keepNext/>
        <w:spacing w:line="240" w:lineRule="auto"/>
        <w:jc w:val="center"/>
      </w:pPr>
      <w:r>
        <w:rPr>
          <w:noProof/>
        </w:rPr>
        <w:drawing>
          <wp:inline distT="0" distB="0" distL="0" distR="0" wp14:anchorId="1E515835" wp14:editId="68FE169A">
            <wp:extent cx="5486400" cy="2695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19" w:name="_Ref21089387"/>
      <w:bookmarkStart w:id="20" w:name="_Ref21089382"/>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19"/>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20"/>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59AA3427" w:rsidR="00491109" w:rsidRDefault="00491109" w:rsidP="00491109">
      <w:pPr>
        <w:spacing w:line="240" w:lineRule="auto"/>
        <w:jc w:val="center"/>
        <w:rPr>
          <w:rFonts w:ascii="Times New Roman" w:hAnsi="Times New Roman" w:cs="Times New Roman"/>
          <w:sz w:val="24"/>
          <w:szCs w:val="24"/>
        </w:rPr>
      </w:pPr>
      <w:bookmarkStart w:id="21"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their impact on the transfer real-time performance. Weather, especially extreme weather </w:t>
      </w:r>
      <w:r>
        <w:rPr>
          <w:rFonts w:ascii="Times New Roman" w:eastAsia="Yu Mincho" w:hAnsi="Times New Roman" w:cs="Times New Roman"/>
          <w:sz w:val="24"/>
          <w:szCs w:val="24"/>
          <w:lang w:eastAsia="ja-JP"/>
        </w:rPr>
        <w:lastRenderedPageBreak/>
        <w:t>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707D1055"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i.e., no delay). We analyzed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w:t>
      </w:r>
      <w:r>
        <w:rPr>
          <w:rFonts w:ascii="Times New Roman" w:eastAsia="Yu Mincho" w:hAnsi="Times New Roman" w:cs="Times New Roman"/>
          <w:sz w:val="24"/>
          <w:szCs w:val="24"/>
          <w:lang w:eastAsia="ja-JP"/>
        </w:rPr>
        <w:lastRenderedPageBreak/>
        <w:t>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22"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23"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3"/>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24"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04AC43A8"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0CEAC30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5"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The spatial and temporal analysis show similar pattern like overall traffic and PT 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03361AEE"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5"/>
      <w:r>
        <w:rPr>
          <w:rFonts w:ascii="Times New Roman" w:eastAsia="Yu Mincho" w:hAnsi="Times New Roman" w:cs="Times New Roman"/>
          <w:sz w:val="24"/>
          <w:szCs w:val="24"/>
          <w:lang w:eastAsia="ja-JP"/>
        </w:rPr>
        <w:t>ure direction of the transfer studies can also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w:t>
      </w:r>
      <w:r w:rsidRPr="009A3634">
        <w:rPr>
          <w:rFonts w:ascii="Times New Roman" w:hAnsi="Times New Roman" w:cs="Times New Roman"/>
          <w:noProof/>
          <w:sz w:val="24"/>
          <w:szCs w:val="24"/>
        </w:rPr>
        <w:lastRenderedPageBreak/>
        <w:t xml:space="preserve">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iu, Luyu" w:date="2019-09-16T17:09:00Z" w:initials="LL">
    <w:p w14:paraId="5786864B" w14:textId="77777777" w:rsidR="001E161D" w:rsidRDefault="001E161D"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E161D" w:rsidRDefault="001E161D" w:rsidP="001A19D6">
      <w:pPr>
        <w:pStyle w:val="CommentText"/>
      </w:pPr>
    </w:p>
    <w:p w14:paraId="653D4748" w14:textId="77777777" w:rsidR="001E161D" w:rsidRDefault="001E161D"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E161D" w:rsidRDefault="001E161D" w:rsidP="001A19D6">
      <w:pPr>
        <w:pStyle w:val="CommentText"/>
      </w:pPr>
    </w:p>
    <w:p w14:paraId="005376B5" w14:textId="595E0AE8" w:rsidR="001E161D" w:rsidRDefault="001E161D"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E161D" w:rsidRDefault="001E161D" w:rsidP="001A19D6">
      <w:pPr>
        <w:pStyle w:val="CommentText"/>
      </w:pPr>
    </w:p>
    <w:p w14:paraId="79699326" w14:textId="4B1B4E0A" w:rsidR="001E161D" w:rsidRDefault="001E161D" w:rsidP="001A19D6">
      <w:pPr>
        <w:pStyle w:val="CommentText"/>
      </w:pPr>
      <w:r>
        <w:t>Are “find/found”, “investigate/investigated”, and other “action” verb also included in this genre?</w:t>
      </w:r>
    </w:p>
    <w:p w14:paraId="28EBBC45" w14:textId="76A268BF" w:rsidR="001E161D" w:rsidRDefault="001E161D">
      <w:pPr>
        <w:pStyle w:val="CommentText"/>
      </w:pPr>
    </w:p>
    <w:p w14:paraId="4F9964BE" w14:textId="718DBD1B" w:rsidR="001E161D" w:rsidRDefault="001E161D">
      <w:pPr>
        <w:pStyle w:val="CommentText"/>
      </w:pPr>
      <w:r>
        <w:t xml:space="preserve">One of my source: </w:t>
      </w:r>
      <w:hyperlink r:id="rId1" w:history="1">
        <w:r>
          <w:rPr>
            <w:rStyle w:val="Hyperlink"/>
          </w:rPr>
          <w:t>https://www.theclassroom.com/apa-style-recommend-using-present-tense-2072.html</w:t>
        </w:r>
      </w:hyperlink>
    </w:p>
    <w:p w14:paraId="659CAF17" w14:textId="46F5EFFA" w:rsidR="001E161D" w:rsidRDefault="001E161D">
      <w:pPr>
        <w:pStyle w:val="CommentText"/>
      </w:pPr>
    </w:p>
    <w:p w14:paraId="640435DD" w14:textId="77777777" w:rsidR="001E161D" w:rsidRDefault="001E161D">
      <w:pPr>
        <w:pStyle w:val="CommentText"/>
      </w:pPr>
    </w:p>
  </w:comment>
  <w:comment w:id="2" w:author="Liu, Luyu" w:date="2019-09-16T17:48:00Z" w:initials="LL">
    <w:p w14:paraId="10935CA5" w14:textId="3E5334EE" w:rsidR="001E161D" w:rsidRDefault="001E161D">
      <w:pPr>
        <w:pStyle w:val="CommentText"/>
      </w:pPr>
      <w:r>
        <w:rPr>
          <w:rStyle w:val="CommentReference"/>
        </w:rPr>
        <w:annotationRef/>
      </w:r>
      <w:r>
        <w:t>Again, you can see I am being inconsistent with myself. I changed the present to past tense.</w:t>
      </w:r>
    </w:p>
  </w:comment>
  <w:comment w:id="7" w:author="Luyu Liu" w:date="2019-09-14T15:13:00Z" w:initials="LL">
    <w:p w14:paraId="38D43401" w14:textId="0FD9D31A" w:rsidR="001E161D" w:rsidRDefault="001E161D">
      <w:pPr>
        <w:pStyle w:val="CommentText"/>
      </w:pPr>
      <w:r>
        <w:rPr>
          <w:rStyle w:val="CommentReference"/>
        </w:rPr>
        <w:annotationRef/>
      </w:r>
      <w:r>
        <w:t>This one is extra good. I think I will keep it.</w:t>
      </w:r>
    </w:p>
  </w:comment>
  <w:comment w:id="8" w:author="Luyu Liu" w:date="2019-09-14T15:17:00Z" w:initials="LL">
    <w:p w14:paraId="7A2479EF" w14:textId="3006875C" w:rsidR="001E161D" w:rsidRDefault="001E161D">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73170" w14:textId="77777777" w:rsidR="00894FD7" w:rsidRDefault="00894FD7" w:rsidP="00491109">
      <w:pPr>
        <w:spacing w:after="0" w:line="240" w:lineRule="auto"/>
      </w:pPr>
      <w:r>
        <w:separator/>
      </w:r>
    </w:p>
  </w:endnote>
  <w:endnote w:type="continuationSeparator" w:id="0">
    <w:p w14:paraId="65495677" w14:textId="77777777" w:rsidR="00894FD7" w:rsidRDefault="00894FD7"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E3D5B8" w14:textId="77777777" w:rsidR="00894FD7" w:rsidRDefault="00894FD7" w:rsidP="00491109">
      <w:pPr>
        <w:spacing w:after="0" w:line="240" w:lineRule="auto"/>
      </w:pPr>
      <w:r>
        <w:separator/>
      </w:r>
    </w:p>
  </w:footnote>
  <w:footnote w:type="continuationSeparator" w:id="0">
    <w:p w14:paraId="52361B78" w14:textId="77777777" w:rsidR="00894FD7" w:rsidRDefault="00894FD7" w:rsidP="00491109">
      <w:pPr>
        <w:spacing w:after="0" w:line="240" w:lineRule="auto"/>
      </w:pPr>
      <w:r>
        <w:continuationSeparator/>
      </w:r>
    </w:p>
  </w:footnote>
  <w:footnote w:id="1">
    <w:p w14:paraId="221015B9" w14:textId="77777777" w:rsidR="001E161D" w:rsidRDefault="001E161D" w:rsidP="00491109">
      <w:pPr>
        <w:pStyle w:val="Footer"/>
        <w:rPr>
          <w:sz w:val="18"/>
        </w:rPr>
      </w:pPr>
      <w:r w:rsidRPr="00CE0389">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1E161D" w:rsidRDefault="001E161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11A7C"/>
    <w:rsid w:val="00122804"/>
    <w:rsid w:val="00127732"/>
    <w:rsid w:val="00137203"/>
    <w:rsid w:val="001402EB"/>
    <w:rsid w:val="00140349"/>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271A"/>
    <w:rsid w:val="001D50EA"/>
    <w:rsid w:val="001D6B08"/>
    <w:rsid w:val="001E161D"/>
    <w:rsid w:val="001E2934"/>
    <w:rsid w:val="001F369C"/>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C700A"/>
    <w:rsid w:val="003D2880"/>
    <w:rsid w:val="003D536A"/>
    <w:rsid w:val="003D68E2"/>
    <w:rsid w:val="003E4675"/>
    <w:rsid w:val="003E69FA"/>
    <w:rsid w:val="003E753A"/>
    <w:rsid w:val="003F507F"/>
    <w:rsid w:val="003F5491"/>
    <w:rsid w:val="003F636D"/>
    <w:rsid w:val="003F7E66"/>
    <w:rsid w:val="00400C99"/>
    <w:rsid w:val="00416912"/>
    <w:rsid w:val="00417FB8"/>
    <w:rsid w:val="004204CE"/>
    <w:rsid w:val="00430E2C"/>
    <w:rsid w:val="00431424"/>
    <w:rsid w:val="00432862"/>
    <w:rsid w:val="004336CD"/>
    <w:rsid w:val="00444A8E"/>
    <w:rsid w:val="0044586E"/>
    <w:rsid w:val="004521CF"/>
    <w:rsid w:val="00452363"/>
    <w:rsid w:val="0045276C"/>
    <w:rsid w:val="0045294D"/>
    <w:rsid w:val="0046248B"/>
    <w:rsid w:val="004652DA"/>
    <w:rsid w:val="00472A88"/>
    <w:rsid w:val="00473EB9"/>
    <w:rsid w:val="00477FBA"/>
    <w:rsid w:val="00480DB5"/>
    <w:rsid w:val="0048485F"/>
    <w:rsid w:val="00491109"/>
    <w:rsid w:val="00497227"/>
    <w:rsid w:val="004A69BE"/>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39FC"/>
    <w:rsid w:val="005060E0"/>
    <w:rsid w:val="005065B2"/>
    <w:rsid w:val="00511CC7"/>
    <w:rsid w:val="00513250"/>
    <w:rsid w:val="0051744E"/>
    <w:rsid w:val="00521DBD"/>
    <w:rsid w:val="00537810"/>
    <w:rsid w:val="00542F21"/>
    <w:rsid w:val="00544F9C"/>
    <w:rsid w:val="00547D24"/>
    <w:rsid w:val="00551745"/>
    <w:rsid w:val="005566A1"/>
    <w:rsid w:val="005612B6"/>
    <w:rsid w:val="00573633"/>
    <w:rsid w:val="00576480"/>
    <w:rsid w:val="00577B40"/>
    <w:rsid w:val="005904FB"/>
    <w:rsid w:val="00591EC6"/>
    <w:rsid w:val="00596D0C"/>
    <w:rsid w:val="005A008E"/>
    <w:rsid w:val="005A0B05"/>
    <w:rsid w:val="005A3D83"/>
    <w:rsid w:val="005B44A0"/>
    <w:rsid w:val="005B5EC7"/>
    <w:rsid w:val="005C10C1"/>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45E7"/>
    <w:rsid w:val="00835A97"/>
    <w:rsid w:val="00841013"/>
    <w:rsid w:val="00844950"/>
    <w:rsid w:val="008570B5"/>
    <w:rsid w:val="00862190"/>
    <w:rsid w:val="00866338"/>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C05A6"/>
    <w:rsid w:val="009C1B71"/>
    <w:rsid w:val="009C26A6"/>
    <w:rsid w:val="009C4200"/>
    <w:rsid w:val="009D104A"/>
    <w:rsid w:val="009D2E59"/>
    <w:rsid w:val="009D5AFF"/>
    <w:rsid w:val="009D6E9B"/>
    <w:rsid w:val="009D718A"/>
    <w:rsid w:val="009E0D57"/>
    <w:rsid w:val="009E12F4"/>
    <w:rsid w:val="009E1647"/>
    <w:rsid w:val="009E2C4A"/>
    <w:rsid w:val="009E2D3B"/>
    <w:rsid w:val="009F3635"/>
    <w:rsid w:val="009F461C"/>
    <w:rsid w:val="00A02956"/>
    <w:rsid w:val="00A07C9B"/>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271D"/>
    <w:rsid w:val="00AE6DCC"/>
    <w:rsid w:val="00AF1CCE"/>
    <w:rsid w:val="00AF2754"/>
    <w:rsid w:val="00AF3919"/>
    <w:rsid w:val="00B01FE7"/>
    <w:rsid w:val="00B05DA5"/>
    <w:rsid w:val="00B10836"/>
    <w:rsid w:val="00B1197D"/>
    <w:rsid w:val="00B132C5"/>
    <w:rsid w:val="00B169B7"/>
    <w:rsid w:val="00B2180D"/>
    <w:rsid w:val="00B2329C"/>
    <w:rsid w:val="00B257BE"/>
    <w:rsid w:val="00B31BB6"/>
    <w:rsid w:val="00B427F1"/>
    <w:rsid w:val="00B53162"/>
    <w:rsid w:val="00B53413"/>
    <w:rsid w:val="00B60398"/>
    <w:rsid w:val="00B66BD0"/>
    <w:rsid w:val="00B74C48"/>
    <w:rsid w:val="00B76F29"/>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E182C"/>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74EA7-ADE4-4D02-8A5F-7372E85C9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9</TotalTime>
  <Pages>29</Pages>
  <Words>18908</Words>
  <Characters>107781</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61</cp:revision>
  <cp:lastPrinted>2019-03-29T20:31:00Z</cp:lastPrinted>
  <dcterms:created xsi:type="dcterms:W3CDTF">2019-09-12T21:31:00Z</dcterms:created>
  <dcterms:modified xsi:type="dcterms:W3CDTF">2019-10-08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